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6160B885"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commentRangeStart w:id="0"/>
      <w:r w:rsidR="003B4E6E">
        <w:rPr>
          <w:rFonts w:cstheme="minorHAnsi"/>
        </w:rPr>
        <w:t>that control qualitative interactions</w:t>
      </w:r>
      <w:commentRangeEnd w:id="0"/>
      <w:r>
        <w:rPr>
          <w:rStyle w:val="CommentReference"/>
        </w:rPr>
        <w:commentReference w:id="0"/>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commentRangeStart w:id="1"/>
      <w:commentRangeStart w:id="2"/>
      <w:r w:rsidR="00FC13F0">
        <w:rPr>
          <w:rFonts w:cstheme="minorHAnsi"/>
        </w:rPr>
        <w:t xml:space="preserve">microbe </w:t>
      </w:r>
      <w:commentRangeEnd w:id="1"/>
      <w:r w:rsidR="00FC13F0">
        <w:rPr>
          <w:rStyle w:val="CommentReference"/>
        </w:rPr>
        <w:commentReference w:id="1"/>
      </w:r>
      <w:r w:rsidR="00742465">
        <w:rPr>
          <w:rFonts w:cstheme="minorHAnsi"/>
        </w:rPr>
        <w:t>interactions are quantitative</w:t>
      </w:r>
      <w:commentRangeEnd w:id="2"/>
      <w:r w:rsidR="00742465">
        <w:rPr>
          <w:rStyle w:val="CommentReference"/>
        </w:rPr>
        <w:commentReference w:id="2"/>
      </w:r>
      <w:r w:rsidR="00742465">
        <w:rPr>
          <w:rFonts w:cstheme="minorHAnsi"/>
        </w:rPr>
        <w:t xml:space="preserve">. </w:t>
      </w:r>
      <w:r w:rsidR="00FC13F0">
        <w:rPr>
          <w:rFonts w:cstheme="minorHAnsi"/>
        </w:rPr>
        <w:t>In contrast to qualitative systems,</w:t>
      </w:r>
      <w:r>
        <w:rPr>
          <w:rFonts w:cstheme="minorHAnsi"/>
        </w:rPr>
        <w:t xml:space="preserve"> </w:t>
      </w:r>
      <w:commentRangeStart w:id="3"/>
      <w:r>
        <w:rPr>
          <w:rFonts w:cstheme="minorHAnsi"/>
        </w:rPr>
        <w:t>quantitative plant-pathogen interactions</w:t>
      </w:r>
      <w:commentRangeEnd w:id="3"/>
      <w:r>
        <w:rPr>
          <w:rStyle w:val="CommentReference"/>
        </w:rPr>
        <w:commentReference w:id="3"/>
      </w:r>
      <w:r w:rsidR="00D05FF6">
        <w:rPr>
          <w:rFonts w:cstheme="minorHAnsi"/>
        </w:rPr>
        <w:t>,</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ins w:id="4" w:author="Daniel James Kliebenstein" w:date="2019-03-04T14:44:00Z">
        <w:r w:rsidR="00E7776B">
          <w:rPr>
            <w:rFonts w:cstheme="minorHAnsi"/>
          </w:rPr>
          <w:t xml:space="preserve">Recent evidence is suggesting that the virulence of the pathogen is </w:t>
        </w:r>
      </w:ins>
      <w:ins w:id="5" w:author="Daniel James Kliebenstein" w:date="2019-03-04T14:45:00Z">
        <w:r w:rsidR="00E7776B">
          <w:rPr>
            <w:rFonts w:cstheme="minorHAnsi"/>
          </w:rPr>
          <w:t xml:space="preserve">equally </w:t>
        </w:r>
        <w:commentRangeStart w:id="6"/>
        <w:r w:rsidR="00E7776B">
          <w:rPr>
            <w:rFonts w:cstheme="minorHAnsi"/>
          </w:rPr>
          <w:t xml:space="preserve">polygenic </w:t>
        </w:r>
      </w:ins>
      <w:commentRangeEnd w:id="6"/>
      <w:ins w:id="7" w:author="Daniel James Kliebenstein" w:date="2019-03-04T14:46:00Z">
        <w:r w:rsidR="00E7776B">
          <w:rPr>
            <w:rStyle w:val="CommentReference"/>
          </w:rPr>
          <w:commentReference w:id="6"/>
        </w:r>
      </w:ins>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 </w:instrText>
      </w:r>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DATA </w:instrText>
      </w:r>
      <w:r w:rsidR="00E7776B">
        <w:rPr>
          <w:rFonts w:cstheme="minorHAnsi"/>
        </w:rPr>
      </w:r>
      <w:r w:rsidR="00E7776B">
        <w:rPr>
          <w:rFonts w:cstheme="minorHAnsi"/>
        </w:rPr>
        <w:fldChar w:fldCharType="end"/>
      </w:r>
      <w:r w:rsidR="00E7776B">
        <w:rPr>
          <w:rFonts w:cstheme="minorHAnsi"/>
        </w:rPr>
      </w:r>
      <w:r w:rsidR="00E7776B">
        <w:rPr>
          <w:rFonts w:cstheme="minorHAnsi"/>
        </w:rPr>
        <w:fldChar w:fldCharType="separate"/>
      </w:r>
      <w:r w:rsidR="00E7776B">
        <w:rPr>
          <w:rFonts w:cstheme="minorHAnsi"/>
          <w:noProof/>
        </w:rPr>
        <w:t>(Corwin, Copeland et al. 2016, Bartoli and Roux 2017, Wu, Sakthikumar et al. 2017, Zhang, Corwin et al. 2017, Atwell, Corwin et al. 2018, Soltis, Atwell et al. 2019)</w:t>
      </w:r>
      <w:r w:rsidR="00E7776B">
        <w:rPr>
          <w:rFonts w:cstheme="minorHAnsi"/>
        </w:rPr>
        <w:fldChar w:fldCharType="end"/>
      </w:r>
      <w:r w:rsidR="00E7776B" w:rsidRPr="0035605C">
        <w:rPr>
          <w:rFonts w:cstheme="minorHAnsi"/>
        </w:rPr>
        <w:t>.</w:t>
      </w:r>
      <w:ins w:id="8" w:author="Daniel James Kliebenstein" w:date="2019-03-04T14:46:00Z">
        <w:r w:rsidR="00E7776B">
          <w:rPr>
            <w:rFonts w:cstheme="minorHAnsi"/>
          </w:rPr>
          <w:t xml:space="preserve"> </w:t>
        </w:r>
      </w:ins>
      <w:commentRangeStart w:id="9"/>
      <w:ins w:id="10" w:author="Daniel James Kliebenstein" w:date="2019-03-04T15:10:00Z">
        <w:r w:rsidR="00AB2510">
          <w:rPr>
            <w:rFonts w:cstheme="minorHAnsi"/>
          </w:rPr>
          <w:t>When working on variation in both the host and pathogen in these settings</w:t>
        </w:r>
      </w:ins>
      <w:r w:rsidR="003D2883">
        <w:rPr>
          <w:rFonts w:cstheme="minorHAnsi"/>
        </w:rPr>
        <w:t>, evidence suggests</w:t>
      </w:r>
      <w:ins w:id="11" w:author="Daniel James Kliebenstein" w:date="2019-03-04T15:10:00Z">
        <w:r w:rsidR="00AB2510">
          <w:rPr>
            <w:rFonts w:cstheme="minorHAnsi"/>
          </w:rPr>
          <w:t xml:space="preserve"> that the pathogen dominates the system</w:t>
        </w:r>
      </w:ins>
      <w:r w:rsidR="00AB2510">
        <w:rPr>
          <w:rFonts w:cstheme="minorHAnsi"/>
        </w:rPr>
        <w:t xml:space="preserve">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AB2510">
        <w:rPr>
          <w:rFonts w:cstheme="minorHAnsi"/>
        </w:rPr>
        <w:t xml:space="preserve">. </w:t>
      </w:r>
      <w:commentRangeEnd w:id="9"/>
      <w:r w:rsidR="00AB2510">
        <w:rPr>
          <w:rStyle w:val="CommentReference"/>
        </w:rPr>
        <w:commentReference w:id="9"/>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order phenotypes such as virulence or even more direct phenotypes like the transcriptome of both species. Thus, there is a need to develop genomic approaches to understand how polygenic information is transmitted between the pathogen and the host to shift the genomic response of both organisms</w:t>
      </w:r>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commentRangeStart w:id="12"/>
      <w:commentRangeEnd w:id="12"/>
      <w:r>
        <w:rPr>
          <w:rStyle w:val="CommentReference"/>
        </w:rPr>
        <w:commentReference w:id="12"/>
      </w:r>
      <w:r w:rsidR="00245B23" w:rsidRPr="0035605C">
        <w:rPr>
          <w:rFonts w:cstheme="minorHAnsi"/>
        </w:rPr>
        <w:t xml:space="preserve">. </w:t>
      </w:r>
    </w:p>
    <w:p w14:paraId="3AF3B73C" w14:textId="2A360BEE" w:rsidR="0031470F" w:rsidRDefault="000F0FFF" w:rsidP="00514749">
      <w:pPr>
        <w:spacing w:line="480" w:lineRule="auto"/>
        <w:ind w:firstLine="720"/>
        <w:rPr>
          <w:rFonts w:cstheme="minorHAnsi"/>
        </w:rPr>
      </w:pPr>
      <w:r>
        <w:rPr>
          <w:rFonts w:cstheme="minorHAnsi"/>
        </w:rPr>
        <w:lastRenderedPageBreak/>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commentRangeStart w:id="13"/>
      <w:r w:rsidRPr="00F7572A">
        <w:rPr>
          <w:rFonts w:cstheme="minorHAnsi"/>
          <w:i/>
        </w:rPr>
        <w:t xml:space="preserve">Pseudomonas </w:t>
      </w:r>
      <w:proofErr w:type="spellStart"/>
      <w:r w:rsidRPr="00F7572A">
        <w:rPr>
          <w:rFonts w:cstheme="minorHAnsi"/>
          <w:i/>
        </w:rPr>
        <w:t>syringae</w:t>
      </w:r>
      <w:commentRangeEnd w:id="13"/>
      <w:proofErr w:type="spellEnd"/>
      <w:r w:rsidR="00AD3D6F">
        <w:rPr>
          <w:rStyle w:val="CommentReference"/>
        </w:rPr>
        <w:commentReference w:id="13"/>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AD3D6F">
        <w:rPr>
          <w:rFonts w:cstheme="minorHAnsi"/>
        </w:rPr>
        <w:t>{Zhang 2018}.</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4F5640B" w14:textId="7A99F05C" w:rsidR="00D171BE" w:rsidRDefault="00AB2510" w:rsidP="00E868A9">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w:t>
      </w:r>
      <w:proofErr w:type="gramStart"/>
      <w:r w:rsidRPr="0035605C">
        <w:rPr>
          <w:rFonts w:cstheme="minorHAnsi"/>
        </w:rPr>
        <w:t xml:space="preserve">eQTL </w:t>
      </w:r>
      <w:r>
        <w:rPr>
          <w:rFonts w:cstheme="minorHAnsi"/>
        </w:rPr>
        <w:t xml:space="preserve"> indicate</w:t>
      </w:r>
      <w:proofErr w:type="gramEnd"/>
      <w:r>
        <w:rPr>
          <w:rFonts w:cstheme="minorHAnsi"/>
        </w:rPr>
        <w:t xml:space="preserve"> SNPs that are acting at a distance and are often considered to be polymorphisms that affect regulatory processes influencing the expression of the transcrip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proofErr w:type="gramStart"/>
      <w:r>
        <w:rPr>
          <w:rFonts w:cstheme="minorHAnsi"/>
        </w:rPr>
        <w:t>a large number of</w:t>
      </w:r>
      <w:proofErr w:type="gramEnd"/>
      <w:r>
        <w:rPr>
          <w:rFonts w:cstheme="minorHAnsi"/>
        </w:rPr>
        <w:t xml:space="preserve"> 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a large number of transcripts</w:t>
      </w:r>
      <w:r w:rsidR="00245B23" w:rsidRPr="0035605C">
        <w:rPr>
          <w:rFonts w:cstheme="minorHAnsi"/>
        </w:rPr>
        <w:t>.</w:t>
      </w:r>
    </w:p>
    <w:p w14:paraId="3E3C13D2" w14:textId="107F5953" w:rsidR="00157BFF" w:rsidRDefault="00654E06" w:rsidP="00575846">
      <w:pPr>
        <w:spacing w:line="480" w:lineRule="auto"/>
        <w:ind w:firstLine="720"/>
        <w:rPr>
          <w:rFonts w:cstheme="minorHAnsi"/>
        </w:rPr>
      </w:pPr>
      <w:r>
        <w:rPr>
          <w:rFonts w:cstheme="minorHAnsi"/>
        </w:rPr>
        <w:lastRenderedPageBreak/>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062339">
        <w:rPr>
          <w:rFonts w:cstheme="minorHAnsi"/>
        </w:rPr>
        <w:t>{Chen 2010; Hsu 2012; Zou 2012; Allen 2016; Christie 2017}</w:t>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9CA0D7C"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that display a high degree 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interaction is easily measured via high-throughput digital imaging allowing for a large body of molecular 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ED79CF">
        <w:rPr>
          <w:rFonts w:cstheme="minorHAnsi"/>
        </w:rPr>
        <w:t xml:space="preserve">{Zhang 2017; Zhang 2018}. </w:t>
      </w:r>
    </w:p>
    <w:p w14:paraId="48CA2E61" w14:textId="0EE106AE" w:rsidR="00245B23" w:rsidRPr="0035605C" w:rsidRDefault="00361755" w:rsidP="001F5026">
      <w:pPr>
        <w:spacing w:line="480" w:lineRule="auto"/>
        <w:ind w:firstLine="720"/>
        <w:rPr>
          <w:rFonts w:cstheme="minorHAnsi"/>
        </w:rPr>
      </w:pPr>
      <w:r>
        <w:rPr>
          <w:rFonts w:cstheme="minorHAnsi"/>
        </w:rPr>
        <w:lastRenderedPageBreak/>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Zhang 2017; Zhang 2018}</w:t>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1F7A9341"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w:t>
      </w:r>
      <w:r w:rsidR="00C05EAA" w:rsidRPr="0035605C">
        <w:rPr>
          <w:rFonts w:cstheme="minorHAnsi"/>
        </w:rPr>
        <w:lastRenderedPageBreak/>
        <w:t xml:space="preserve">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commentRangeStart w:id="14"/>
      <w:r w:rsidR="00912EE3" w:rsidRPr="0035605C">
        <w:rPr>
          <w:rFonts w:cstheme="minorHAnsi"/>
        </w:rPr>
        <w:t xml:space="preserve">. </w:t>
      </w:r>
      <w:commentRangeStart w:id="15"/>
      <w:ins w:id="16" w:author="Dan Kliebenstein" w:date="2019-02-21T10:45:00Z">
        <w:r w:rsidR="00912EE3">
          <w:rPr>
            <w:rFonts w:cstheme="minorHAnsi"/>
          </w:rPr>
          <w:t>For these genes with significant SNPs, there was a median of XX SNPs p</w:t>
        </w:r>
        <w:bookmarkStart w:id="17" w:name="_GoBack"/>
        <w:bookmarkEnd w:id="17"/>
        <w:r w:rsidR="00912EE3">
          <w:rPr>
            <w:rFonts w:cstheme="minorHAnsi"/>
          </w:rPr>
          <w:t xml:space="preserve">er transcript (Range 1 to 16,818 SNPs) for </w:t>
        </w:r>
      </w:ins>
      <w:r w:rsidR="0087068F" w:rsidRPr="0035605C">
        <w:rPr>
          <w:rFonts w:cstheme="minorHAnsi"/>
          <w:i/>
        </w:rPr>
        <w:t>B. cinerea</w:t>
      </w:r>
      <w:r w:rsidR="0087068F" w:rsidRPr="0035605C">
        <w:rPr>
          <w:rFonts w:cstheme="minorHAnsi"/>
        </w:rPr>
        <w:t>, and</w:t>
      </w:r>
      <w:ins w:id="18" w:author="Dan Kliebenstein" w:date="2019-02-21T10:46:00Z">
        <w:r w:rsidR="00912EE3">
          <w:rPr>
            <w:rFonts w:cstheme="minorHAnsi"/>
          </w:rPr>
          <w:t xml:space="preserve"> a median of XX SNPs per transcript (Range 1 to </w:t>
        </w:r>
      </w:ins>
      <w:ins w:id="19" w:author="Dan Kliebenstein" w:date="2019-02-21T10:47:00Z">
        <w:r w:rsidR="00912EE3">
          <w:rPr>
            <w:rFonts w:cstheme="minorHAnsi"/>
          </w:rPr>
          <w:t>24</w:t>
        </w:r>
      </w:ins>
      <w:ins w:id="20" w:author="Dan Kliebenstein" w:date="2019-02-21T10:46:00Z">
        <w:r w:rsidR="00912EE3">
          <w:rPr>
            <w:rFonts w:cstheme="minorHAnsi"/>
          </w:rPr>
          <w:t>,</w:t>
        </w:r>
      </w:ins>
      <w:ins w:id="21" w:author="Dan Kliebenstein" w:date="2019-02-21T10:47:00Z">
        <w:r w:rsidR="00912EE3">
          <w:rPr>
            <w:rFonts w:cstheme="minorHAnsi"/>
          </w:rPr>
          <w:t>623</w:t>
        </w:r>
      </w:ins>
      <w:ins w:id="22"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Figure N1)</w:t>
      </w:r>
      <w:commentRangeEnd w:id="15"/>
      <w:r>
        <w:rPr>
          <w:rStyle w:val="CommentReference"/>
        </w:rPr>
        <w:commentReference w:id="15"/>
      </w:r>
      <w:r w:rsidR="0087068F" w:rsidRPr="0035605C">
        <w:rPr>
          <w:rFonts w:cstheme="minorHAnsi"/>
        </w:rPr>
        <w:t xml:space="preserve">. </w:t>
      </w:r>
      <w:commentRangeStart w:id="23"/>
      <w:commentRangeStart w:id="24"/>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R1)</w:t>
      </w:r>
      <w:r w:rsidR="00B44937" w:rsidRPr="0035605C">
        <w:rPr>
          <w:rFonts w:cstheme="minorHAnsi"/>
        </w:rPr>
        <w:t>.</w:t>
      </w:r>
      <w:commentRangeEnd w:id="23"/>
      <w:r w:rsidR="00912EE3">
        <w:rPr>
          <w:rStyle w:val="CommentReference"/>
        </w:rPr>
        <w:commentReference w:id="23"/>
      </w:r>
      <w:commentRangeEnd w:id="14"/>
      <w:commentRangeEnd w:id="24"/>
      <w:r w:rsidR="0068388E">
        <w:rPr>
          <w:rStyle w:val="CommentReference"/>
        </w:rPr>
        <w:commentReference w:id="24"/>
      </w:r>
      <w:r w:rsidR="00055628">
        <w:rPr>
          <w:rStyle w:val="CommentReference"/>
        </w:rPr>
        <w:commentReference w:id="14"/>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w:t>
      </w:r>
      <w:commentRangeStart w:id="25"/>
      <w:r>
        <w:rPr>
          <w:rFonts w:cstheme="minorHAnsi"/>
        </w:rPr>
        <w:t xml:space="preserve">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w:t>
      </w:r>
      <w:commentRangeEnd w:id="25"/>
      <w:r w:rsidR="003B4D6A">
        <w:rPr>
          <w:rStyle w:val="CommentReference"/>
        </w:rPr>
        <w:commentReference w:id="25"/>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w:t>
      </w:r>
      <w:r>
        <w:rPr>
          <w:rFonts w:cstheme="minorHAnsi"/>
        </w:rPr>
        <w:lastRenderedPageBreak/>
        <w:t xml:space="preserve">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591D5602"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R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6"/>
      <w:commentRangeStart w:id="27"/>
      <w:r w:rsidR="00D16988">
        <w:rPr>
          <w:rFonts w:cstheme="minorHAnsi"/>
        </w:rPr>
        <w:t xml:space="preserve">polymorphisms </w:t>
      </w:r>
      <w:commentRangeEnd w:id="26"/>
      <w:r w:rsidR="00656AC4">
        <w:rPr>
          <w:rStyle w:val="CommentReference"/>
        </w:rPr>
        <w:commentReference w:id="26"/>
      </w:r>
      <w:commentRangeEnd w:id="27"/>
      <w:r w:rsidR="00892324">
        <w:rPr>
          <w:rStyle w:val="CommentReference"/>
        </w:rPr>
        <w:commentReference w:id="27"/>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lastRenderedPageBreak/>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lastRenderedPageBreak/>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w:t>
      </w:r>
      <w:r w:rsidRPr="0035605C">
        <w:rPr>
          <w:rFonts w:cstheme="minorHAnsi"/>
        </w:rPr>
        <w:lastRenderedPageBreak/>
        <w:t xml:space="preserve">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w:t>
      </w:r>
      <w:r>
        <w:rPr>
          <w:rFonts w:cstheme="minorHAnsi"/>
        </w:rPr>
        <w:lastRenderedPageBreak/>
        <w:t xml:space="preserve">contrast, GO analysis of the </w:t>
      </w:r>
      <w:r w:rsidRPr="0019329E">
        <w:rPr>
          <w:rFonts w:cstheme="minorHAnsi"/>
          <w:i/>
        </w:rPr>
        <w:t xml:space="preserve">A. thaliana </w:t>
      </w:r>
      <w:r>
        <w:rPr>
          <w:rFonts w:cstheme="minorHAnsi"/>
        </w:rPr>
        <w:t>transcripts showed that three of the hotspots have an overrepresentation of photosynthesis-related functions within their targeted genes (Table N1 and N3).</w:t>
      </w:r>
      <w:ins w:id="28" w:author="Daniel James Kliebenstein" w:date="2019-03-04T16:03:00Z">
        <w:r w:rsidRPr="00F93990">
          <w:rPr>
            <w:rFonts w:cstheme="minorHAnsi"/>
          </w:rPr>
          <w:t xml:space="preserve"> </w:t>
        </w:r>
      </w:ins>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81CDC94"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ins w:id="29" w:author="Daniel James Kliebenstein" w:date="2019-03-04T16:13:00Z">
        <w:r>
          <w:rPr>
            <w:rFonts w:cstheme="minorHAnsi"/>
          </w:rPr>
          <w:t xml:space="preserve">were </w:t>
        </w:r>
        <w:commentRangeStart w:id="30"/>
        <w:r>
          <w:rPr>
            <w:rFonts w:cstheme="minorHAnsi"/>
          </w:rPr>
          <w:t xml:space="preserve">enriched </w:t>
        </w:r>
      </w:ins>
      <w:commentRangeEnd w:id="30"/>
      <w:ins w:id="31" w:author="Daniel James Kliebenstein" w:date="2019-03-04T16:14:00Z">
        <w:r>
          <w:rPr>
            <w:rStyle w:val="CommentReference"/>
          </w:rPr>
          <w:commentReference w:id="30"/>
        </w:r>
      </w:ins>
      <w:ins w:id="32" w:author="Daniel James Kliebenstein" w:date="2019-03-04T16:13:00Z">
        <w:r>
          <w:rPr>
            <w:rFonts w:cstheme="minorHAnsi"/>
          </w:rPr>
          <w:t>for transcripts</w:t>
        </w:r>
        <w:r w:rsidRPr="0035605C">
          <w:rPr>
            <w:rFonts w:cstheme="minorHAnsi"/>
          </w:rPr>
          <w:t xml:space="preserve"> </w:t>
        </w:r>
        <w:r>
          <w:rPr>
            <w:rFonts w:cstheme="minorHAnsi"/>
          </w:rPr>
          <w:t>present</w:t>
        </w:r>
      </w:ins>
      <w:r w:rsidR="00482E25" w:rsidRPr="0035605C">
        <w:rPr>
          <w:rFonts w:cstheme="minorHAnsi"/>
        </w:rPr>
        <w:t xml:space="preserve"> in one or more of </w:t>
      </w:r>
      <w:commentRangeStart w:id="33"/>
      <w:commentRangeStart w:id="34"/>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33"/>
      <w:r>
        <w:rPr>
          <w:rStyle w:val="CommentReference"/>
        </w:rPr>
        <w:commentReference w:id="33"/>
      </w:r>
      <w:commentRangeEnd w:id="34"/>
      <w:r w:rsidR="00436252">
        <w:rPr>
          <w:rStyle w:val="CommentReference"/>
        </w:rPr>
        <w:commentReference w:id="34"/>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In particular, two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N8).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147CB64E" w:rsidR="00361755" w:rsidRDefault="00361755" w:rsidP="00FB329B">
      <w:pPr>
        <w:spacing w:line="480" w:lineRule="auto"/>
        <w:ind w:firstLine="720"/>
        <w:rPr>
          <w:rFonts w:cstheme="minorHAnsi"/>
        </w:rPr>
      </w:pPr>
      <w:r>
        <w:rPr>
          <w:rFonts w:cstheme="minorHAnsi"/>
        </w:rPr>
        <w:lastRenderedPageBreak/>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N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Martinez-Soto 2013}</w:t>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35"/>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35"/>
      <w:r w:rsidR="00482E25">
        <w:rPr>
          <w:rStyle w:val="CommentReference"/>
        </w:rPr>
        <w:commentReference w:id="35"/>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36" w:name="_Hlk1554520"/>
      <w:r>
        <w:rPr>
          <w:rFonts w:cstheme="minorHAnsi"/>
          <w:b/>
        </w:rPr>
        <w:t>Dispersed interactions across host and pathogen genomes</w:t>
      </w:r>
    </w:p>
    <w:p w14:paraId="6155FF7F" w14:textId="7169C426"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lastRenderedPageBreak/>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little virulence effect.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3B127D88" w:rsidR="006169EE" w:rsidRPr="008B741A" w:rsidRDefault="001B4E15" w:rsidP="008B741A">
      <w:pPr>
        <w:spacing w:line="480" w:lineRule="auto"/>
        <w:ind w:firstLine="360"/>
        <w:rPr>
          <w:ins w:id="37" w:author="Daniel James Kliebenstein" w:date="2019-03-04T16:50:00Z"/>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r w:rsidR="00150A39">
        <w:rPr>
          <w:rFonts w:cstheme="minorHAnsi"/>
        </w:rPr>
        <w:t>are not</w:t>
      </w:r>
      <w:r>
        <w:rPr>
          <w:rFonts w:cstheme="minorHAnsi"/>
        </w:rPr>
        <w:t xml:space="preserve"> incorporated into the GWA algorithm</w:t>
      </w:r>
      <w:r w:rsidR="00150A39">
        <w:rPr>
          <w:rFonts w:cstheme="minorHAnsi"/>
        </w:rPr>
        <w:t>, thus complicating the GWA analysis of these regions</w:t>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w:t>
      </w:r>
      <w:r>
        <w:rPr>
          <w:rFonts w:cstheme="minorHAnsi"/>
        </w:rPr>
        <w:lastRenderedPageBreak/>
        <w:t>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4ADA864A" w:rsidR="001B4E15" w:rsidRPr="00530D8B" w:rsidRDefault="001B4E15" w:rsidP="00530D8B">
      <w:pPr>
        <w:spacing w:line="480" w:lineRule="auto"/>
        <w:rPr>
          <w:rFonts w:cstheme="minorHAnsi"/>
          <w:b/>
        </w:rPr>
      </w:pPr>
      <w:commentRangeStart w:id="38"/>
      <w:commentRangeStart w:id="39"/>
      <w:ins w:id="40" w:author="Daniel James Kliebenstein" w:date="2019-03-04T16:35:00Z">
        <w:r>
          <w:rPr>
            <w:rFonts w:cstheme="minorHAnsi"/>
            <w:b/>
          </w:rPr>
          <w:t>Polygenic modules</w:t>
        </w:r>
      </w:ins>
      <w:commentRangeEnd w:id="38"/>
      <w:ins w:id="41" w:author="Daniel James Kliebenstein" w:date="2019-03-04T16:51:00Z">
        <w:r w:rsidR="006169EE">
          <w:rPr>
            <w:rStyle w:val="CommentReference"/>
          </w:rPr>
          <w:commentReference w:id="38"/>
        </w:r>
      </w:ins>
      <w:r w:rsidR="007D4071">
        <w:rPr>
          <w:rFonts w:cstheme="minorHAnsi"/>
          <w:b/>
        </w:rPr>
        <w:t xml:space="preserve"> </w:t>
      </w:r>
      <w:commentRangeEnd w:id="39"/>
      <w:r w:rsidR="00A144FB">
        <w:rPr>
          <w:rStyle w:val="CommentReference"/>
        </w:rPr>
        <w:commentReference w:id="39"/>
      </w:r>
      <w:r w:rsidR="00A144FB">
        <w:rPr>
          <w:rFonts w:cstheme="minorHAnsi"/>
          <w:b/>
        </w:rPr>
        <w:t xml:space="preserve">in cross-species eQTL </w:t>
      </w:r>
    </w:p>
    <w:p w14:paraId="1FE1B01A" w14:textId="1A9645D6" w:rsidR="00A144FB" w:rsidRDefault="005C79A7" w:rsidP="00A144FB">
      <w:pPr>
        <w:spacing w:line="480" w:lineRule="auto"/>
        <w:ind w:firstLine="360"/>
        <w:rPr>
          <w:rFonts w:cstheme="minorHAnsi"/>
        </w:rPr>
      </w:pPr>
      <w:r>
        <w:rPr>
          <w:rFonts w:cstheme="minorHAnsi"/>
        </w:rPr>
        <w:t xml:space="preserve">Individual genes in </w:t>
      </w:r>
      <w:r w:rsidR="00A144FB">
        <w:rPr>
          <w:rFonts w:cstheme="minorHAnsi"/>
        </w:rPr>
        <w:t>the host</w:t>
      </w:r>
      <w:r>
        <w:rPr>
          <w:rFonts w:cstheme="minorHAnsi"/>
        </w:rPr>
        <w:t xml:space="preserve"> displayed a polygenic basis of expression modulation from many significant transcript-SNP associations. </w:t>
      </w:r>
      <w:r w:rsidR="001F0497">
        <w:rPr>
          <w:rFonts w:cstheme="minorHAnsi"/>
        </w:rPr>
        <w:t>This contrasts</w:t>
      </w:r>
      <w:r w:rsidR="001F0497">
        <w:rPr>
          <w:rFonts w:cstheme="minorHAnsi"/>
        </w:rPr>
        <w:t xml:space="preserve"> with</w:t>
      </w:r>
      <w:r w:rsidR="001F0497">
        <w:rPr>
          <w:rFonts w:cstheme="minorHAnsi"/>
        </w:rPr>
        <w:t xml:space="preserve"> previous studies in which each host expression profile was explained by only a single major-effect pathogen locus</w:t>
      </w:r>
      <w:r w:rsidR="001F0497">
        <w:rPr>
          <w:rFonts w:cstheme="minorHAnsi"/>
        </w:rPr>
        <w:t xml:space="preserve"> {Guo 2017}. </w:t>
      </w:r>
      <w:r w:rsidR="00A144FB">
        <w:rPr>
          <w:rFonts w:cstheme="minorHAnsi"/>
        </w:rPr>
        <w:t xml:space="preserve">This suggests that the modulation of host genes by pathogen genetics </w:t>
      </w:r>
      <w:r w:rsidR="005903B0">
        <w:rPr>
          <w:rFonts w:cstheme="minorHAnsi"/>
        </w:rPr>
        <w:t xml:space="preserve">are robust to variation or silencing of individual pathogen genes. </w:t>
      </w:r>
    </w:p>
    <w:p w14:paraId="277C35E8" w14:textId="598F9D38" w:rsidR="000533C6" w:rsidRDefault="00A144FB" w:rsidP="00A144FB">
      <w:pPr>
        <w:spacing w:line="480" w:lineRule="auto"/>
        <w:ind w:firstLine="360"/>
        <w:rPr>
          <w:rFonts w:cstheme="minorHAnsi"/>
        </w:rPr>
      </w:pPr>
      <w:r>
        <w:rPr>
          <w:rFonts w:cstheme="minorHAnsi"/>
        </w:rPr>
        <w:t xml:space="preserve">Further, many pathogen eQTL hotspots targeted several genes with each host network. Previous studies also </w:t>
      </w:r>
      <w:r w:rsidR="001C7116">
        <w:rPr>
          <w:rFonts w:cstheme="minorHAnsi"/>
        </w:rPr>
        <w:t xml:space="preserve">identified multiple targets within a host network per each pathogen eQTL {Wu 2015}. </w:t>
      </w:r>
      <w:r>
        <w:rPr>
          <w:rFonts w:cstheme="minorHAnsi"/>
        </w:rPr>
        <w:t xml:space="preserve">This suggests that the modulating effects of pathogen genetics on the host networks are robust to mutations and deletions of individual host genes. </w:t>
      </w:r>
    </w:p>
    <w:p w14:paraId="6BDD11E6" w14:textId="77777777" w:rsidR="00973F40" w:rsidRDefault="00973F40" w:rsidP="00973F40">
      <w:pPr>
        <w:spacing w:line="480" w:lineRule="auto"/>
        <w:ind w:firstLine="360"/>
        <w:rPr>
          <w:rFonts w:cstheme="minorHAnsi"/>
        </w:rPr>
      </w:pPr>
      <w:r>
        <w:rPr>
          <w:rFonts w:cstheme="minorHAnsi"/>
        </w:rPr>
        <w:t xml:space="preserve">This gives us an overarching pattern of polygenic and pleiotropic genetic regulation, as both the host and pathogen appear to draw from extensive genetic variation to determine disease outcomes. </w:t>
      </w:r>
    </w:p>
    <w:p w14:paraId="3CA0FA18" w14:textId="1B048D62" w:rsidR="005903B0" w:rsidRDefault="00065A08" w:rsidP="00973F40">
      <w:pPr>
        <w:spacing w:line="480" w:lineRule="auto"/>
        <w:ind w:firstLine="360"/>
        <w:rPr>
          <w:rFonts w:cstheme="minorHAnsi"/>
        </w:rPr>
      </w:pPr>
      <w:r>
        <w:rPr>
          <w:rFonts w:cstheme="minorHAnsi"/>
        </w:rPr>
        <w:t>In effect, we see polygenicity of host expression regulation by the pathogen at the gene level, and at the network level</w:t>
      </w:r>
      <w:r w:rsidR="005903B0">
        <w:rPr>
          <w:rFonts w:cstheme="minorHAnsi"/>
        </w:rPr>
        <w:t xml:space="preserve">, suggesting robustness in these connections in the face of changes to the pathogen or host genetics. </w:t>
      </w:r>
    </w:p>
    <w:p w14:paraId="69556C36" w14:textId="72832652" w:rsidR="00C67343" w:rsidRDefault="00C67343" w:rsidP="00031EA7">
      <w:pPr>
        <w:spacing w:line="480" w:lineRule="auto"/>
        <w:rPr>
          <w:rFonts w:cstheme="minorHAnsi"/>
          <w:b/>
        </w:rPr>
      </w:pPr>
      <w:commentRangeStart w:id="42"/>
      <w:r>
        <w:rPr>
          <w:rFonts w:cstheme="minorHAnsi"/>
          <w:b/>
        </w:rPr>
        <w:t xml:space="preserve">Detection of </w:t>
      </w:r>
      <w:r w:rsidR="00684B6A">
        <w:rPr>
          <w:rFonts w:cstheme="minorHAnsi"/>
          <w:b/>
        </w:rPr>
        <w:t xml:space="preserve">known </w:t>
      </w:r>
      <w:r>
        <w:rPr>
          <w:rFonts w:cstheme="minorHAnsi"/>
          <w:b/>
        </w:rPr>
        <w:t>pathogenicity genes and novel loci</w:t>
      </w:r>
      <w:commentRangeEnd w:id="42"/>
      <w:r w:rsidR="006169EE">
        <w:rPr>
          <w:rStyle w:val="CommentReference"/>
        </w:rPr>
        <w:commentReference w:id="42"/>
      </w:r>
    </w:p>
    <w:p w14:paraId="203D4C2F" w14:textId="7E24E214" w:rsidR="00F0412C" w:rsidRDefault="00F0412C" w:rsidP="00867254">
      <w:pPr>
        <w:spacing w:line="480" w:lineRule="auto"/>
        <w:ind w:firstLine="360"/>
        <w:rPr>
          <w:rFonts w:cstheme="minorHAnsi"/>
        </w:rPr>
      </w:pPr>
      <w:r>
        <w:rPr>
          <w:rFonts w:cstheme="minorHAnsi"/>
        </w:rPr>
        <w:t xml:space="preserve">The detected eQTL hotspots often showed strong links to </w:t>
      </w:r>
      <w:r w:rsidR="00097541">
        <w:rPr>
          <w:rFonts w:cstheme="minorHAnsi"/>
        </w:rPr>
        <w:t>co-expression networks and showed signs of functional enrichment in their sets of genetic targets. T</w:t>
      </w:r>
      <w:r w:rsidR="009635E6">
        <w:rPr>
          <w:rFonts w:cstheme="minorHAnsi"/>
        </w:rPr>
        <w:t>his points toward</w:t>
      </w:r>
      <w:r w:rsidR="00097541">
        <w:rPr>
          <w:rFonts w:cstheme="minorHAnsi"/>
        </w:rPr>
        <w:t xml:space="preserve"> specificity in the targets of each eQTL, </w:t>
      </w:r>
      <w:r w:rsidR="009635E6">
        <w:rPr>
          <w:rFonts w:cstheme="minorHAnsi"/>
        </w:rPr>
        <w:t xml:space="preserve">and specificity in the responses to this expression modulation. </w:t>
      </w:r>
    </w:p>
    <w:p w14:paraId="2A191D33" w14:textId="019A8718" w:rsidR="00EE1B68" w:rsidRDefault="00EE1B68" w:rsidP="00867254">
      <w:pPr>
        <w:spacing w:line="480" w:lineRule="auto"/>
        <w:ind w:firstLine="360"/>
        <w:rPr>
          <w:rFonts w:cstheme="minorHAnsi"/>
        </w:rPr>
      </w:pPr>
      <w:r>
        <w:rPr>
          <w:rFonts w:cstheme="minorHAnsi"/>
        </w:rPr>
        <w:lastRenderedPageBreak/>
        <w:t>The</w:t>
      </w:r>
      <w:r w:rsidRPr="00E47ED5">
        <w:rPr>
          <w:rFonts w:cstheme="minorHAnsi"/>
        </w:rPr>
        <w:t xml:space="preserv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s</w:t>
      </w:r>
      <w:r>
        <w:rPr>
          <w:rFonts w:cstheme="minorHAnsi"/>
        </w:rPr>
        <w:t xml:space="preserve"> were annotated to 7 gene functions</w:t>
      </w:r>
      <w:r w:rsidRPr="00E47ED5">
        <w:rPr>
          <w:rFonts w:cstheme="minorHAnsi"/>
        </w:rPr>
        <w:t xml:space="preserve">, 4 </w:t>
      </w:r>
      <w:r>
        <w:rPr>
          <w:rFonts w:cstheme="minorHAnsi"/>
        </w:rPr>
        <w:t>of which were enzymes</w:t>
      </w:r>
      <w:r w:rsidRPr="00E47ED5">
        <w:rPr>
          <w:rFonts w:cstheme="minorHAnsi"/>
        </w:rPr>
        <w:t xml:space="preserve">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w:t>
      </w:r>
    </w:p>
    <w:p w14:paraId="23EA53A4" w14:textId="3D9289D6"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w:t>
      </w:r>
      <w:r w:rsidR="00EE1B68">
        <w:rPr>
          <w:rFonts w:cstheme="minorHAnsi"/>
        </w:rPr>
        <w:t>four</w:t>
      </w:r>
      <w:r w:rsidRPr="00E47ED5">
        <w:rPr>
          <w:rFonts w:cstheme="minorHAnsi"/>
        </w:rPr>
        <w:t xml:space="preserve"> </w:t>
      </w:r>
      <w:r>
        <w:rPr>
          <w:rFonts w:cstheme="minorHAnsi"/>
        </w:rPr>
        <w:t xml:space="preserve">are </w:t>
      </w:r>
      <w:r w:rsidRPr="00E47ED5">
        <w:rPr>
          <w:rFonts w:cstheme="minorHAnsi"/>
        </w:rPr>
        <w:t xml:space="preserve">enzymatic. These </w:t>
      </w:r>
      <w:r w:rsidRPr="00E47ED5">
        <w:rPr>
          <w:rFonts w:cstheme="minorHAnsi"/>
          <w:i/>
        </w:rPr>
        <w:t xml:space="preserve">B. cinerea </w:t>
      </w:r>
      <w:r w:rsidRPr="00E47ED5">
        <w:rPr>
          <w:rFonts w:cstheme="minorHAnsi"/>
        </w:rPr>
        <w:t>enzymes may alter pathogen metabolism to elicit host responses, detected here as transcriptional regulation. Alternately, a more direct effect is possible if any of these enzymes are secreted, and function in the digestion of host polysaccharides or other metabolites.</w:t>
      </w:r>
      <w:r w:rsidR="00EE1B68">
        <w:rPr>
          <w:rFonts w:cstheme="minorHAnsi"/>
        </w:rPr>
        <w:t xml:space="preserve"> Further, three of the hotspots showed an overrepresentation of photosynthesis functions among their </w:t>
      </w:r>
      <w:r w:rsidR="00EE1B68" w:rsidRPr="00EE1B68">
        <w:rPr>
          <w:rFonts w:cstheme="minorHAnsi"/>
          <w:i/>
        </w:rPr>
        <w:t>A. thaliana</w:t>
      </w:r>
      <w:r w:rsidR="00EE1B68">
        <w:rPr>
          <w:rFonts w:cstheme="minorHAnsi"/>
        </w:rPr>
        <w:t xml:space="preserve"> target genes.</w:t>
      </w:r>
      <w:r w:rsidRPr="00E47ED5">
        <w:rPr>
          <w:rFonts w:cstheme="minorHAnsi"/>
        </w:rPr>
        <w:t xml:space="preserve">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w:t>
      </w:r>
      <w:r w:rsidR="00EE1B68">
        <w:rPr>
          <w:rFonts w:cstheme="minorHAnsi"/>
        </w:rPr>
        <w:t xml:space="preserve"> and physiology.</w:t>
      </w:r>
    </w:p>
    <w:p w14:paraId="2AF50B20" w14:textId="303F2902" w:rsidR="00E7467A" w:rsidRDefault="00436252" w:rsidP="00867254">
      <w:pPr>
        <w:spacing w:line="480" w:lineRule="auto"/>
        <w:ind w:firstLine="360"/>
        <w:rPr>
          <w:rFonts w:cstheme="minorHAnsi"/>
        </w:rPr>
      </w:pPr>
      <w:r>
        <w:rPr>
          <w:rFonts w:cstheme="minorHAnsi"/>
        </w:rPr>
        <w:t xml:space="preserve">Additional </w:t>
      </w:r>
      <w:r w:rsidRPr="00E7467A">
        <w:rPr>
          <w:rFonts w:cstheme="minorHAnsi"/>
          <w:i/>
        </w:rPr>
        <w:t xml:space="preserve">B. cinerea </w:t>
      </w:r>
      <w:r>
        <w:rPr>
          <w:rFonts w:cstheme="minorHAnsi"/>
        </w:rPr>
        <w:t>hotspots may alter the transcript</w:t>
      </w:r>
      <w:r w:rsidR="00E7467A">
        <w:rPr>
          <w:rFonts w:cstheme="minorHAnsi"/>
        </w:rPr>
        <w:t>i</w:t>
      </w:r>
      <w:r>
        <w:rPr>
          <w:rFonts w:cstheme="minorHAnsi"/>
        </w:rPr>
        <w:t xml:space="preserve">on machinery or affect the number of </w:t>
      </w:r>
      <w:r w:rsidR="00E7467A">
        <w:rPr>
          <w:rFonts w:cstheme="minorHAnsi"/>
        </w:rPr>
        <w:t xml:space="preserve">nuclei per </w:t>
      </w:r>
      <w:r w:rsidR="00E7467A" w:rsidRPr="00E47ED5">
        <w:rPr>
          <w:rFonts w:cstheme="minorHAnsi"/>
          <w:i/>
        </w:rPr>
        <w:t>B. cinerea</w:t>
      </w:r>
      <w:r w:rsidR="00E7467A" w:rsidRPr="00E47ED5">
        <w:rPr>
          <w:rFonts w:cstheme="minorHAnsi"/>
        </w:rPr>
        <w:t xml:space="preserve"> mycelial cell, potentially altering the virulence of the pathogen</w:t>
      </w:r>
      <w:r w:rsidR="00E7467A" w:rsidRPr="00E47ED5">
        <w:rPr>
          <w:rFonts w:cstheme="minorHAnsi"/>
        </w:rPr>
        <w:t xml:space="preserve"> </w:t>
      </w:r>
      <w:r w:rsidR="00867254" w:rsidRPr="00E47ED5">
        <w:rPr>
          <w:rFonts w:cstheme="minorHAnsi"/>
        </w:rPr>
        <w:t>(Bcin12g00330, Topoisomerase II-associated protein PAT1; Bcin09g06590, Helicase)</w:t>
      </w:r>
      <w:r w:rsidR="00046A9D">
        <w:rPr>
          <w:rFonts w:cstheme="minorHAnsi"/>
        </w:rPr>
        <w:t xml:space="preserve"> </w:t>
      </w:r>
      <w:r w:rsidR="00867254" w:rsidRPr="00E47ED5">
        <w:rPr>
          <w:rFonts w:cstheme="minorHAnsi"/>
        </w:rPr>
        <w:t xml:space="preserve">(Table N1). </w:t>
      </w:r>
    </w:p>
    <w:p w14:paraId="6F9781D5" w14:textId="0B38BAF0" w:rsidR="00867254" w:rsidRPr="00514140" w:rsidRDefault="00867254" w:rsidP="00867254">
      <w:pPr>
        <w:spacing w:line="480" w:lineRule="auto"/>
        <w:ind w:firstLine="360"/>
        <w:rPr>
          <w:rFonts w:cstheme="minorHAnsi"/>
        </w:rPr>
      </w:pPr>
      <w:r>
        <w:rPr>
          <w:rFonts w:cstheme="minorHAnsi"/>
        </w:rPr>
        <w:t>Some loci show clearer links to virulence, including eQTL hotspots whose expression is positively correlated with lesion size, or whose targets include members of major virulence co-expression networks, and genes with known virulence mechanisms</w:t>
      </w:r>
      <w:r w:rsidR="00973F40">
        <w:rPr>
          <w:rFonts w:cstheme="minorHAnsi"/>
        </w:rPr>
        <w:t xml:space="preserve"> (Table N1, Table N2)</w:t>
      </w:r>
      <w:r>
        <w:rPr>
          <w:rFonts w:cstheme="minorHAnsi"/>
        </w:rPr>
        <w:t xml:space="preserve">. </w:t>
      </w:r>
      <w:r w:rsidR="00336472">
        <w:rPr>
          <w:rFonts w:cstheme="minorHAnsi"/>
        </w:rPr>
        <w:t>Approximately</w:t>
      </w:r>
      <w:r>
        <w:rPr>
          <w:rFonts w:cstheme="minorHAnsi"/>
        </w:rPr>
        <w:t xml:space="preserve"> 1/3 of our hotspot loci and 1/5 of the hotspot target genes currently lack gene ontology information (Table N1, Table N2). As such, this study identifies a large number of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43"/>
      <w:r>
        <w:rPr>
          <w:rFonts w:cstheme="minorHAnsi"/>
          <w:b/>
        </w:rPr>
        <w:t>Drawing connections from genome to phenotype</w:t>
      </w:r>
      <w:commentRangeEnd w:id="43"/>
      <w:r w:rsidR="009635E6">
        <w:rPr>
          <w:rStyle w:val="CommentReference"/>
        </w:rPr>
        <w:commentReference w:id="43"/>
      </w:r>
    </w:p>
    <w:p w14:paraId="51AE8236" w14:textId="15D4A6D9"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w:t>
      </w:r>
      <w:r w:rsidRPr="0035605C">
        <w:rPr>
          <w:rFonts w:cstheme="minorHAnsi"/>
        </w:rPr>
        <w:lastRenderedPageBreak/>
        <w:t xml:space="preserve">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1A117D2B" w14:textId="7021DD3D" w:rsidR="009635E6" w:rsidRDefault="009635E6" w:rsidP="009635E6">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36"/>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lastRenderedPageBreak/>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xml:space="preserve">. We summed counts across </w:t>
      </w:r>
      <w:r w:rsidR="002027E8" w:rsidRPr="0035605C">
        <w:rPr>
          <w:rFonts w:cstheme="minorHAnsi"/>
        </w:rPr>
        <w:lastRenderedPageBreak/>
        <w:t>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w:t>
      </w:r>
      <w:r w:rsidRPr="0035605C">
        <w:rPr>
          <w:rFonts w:cstheme="minorHAnsi"/>
        </w:rPr>
        <w:lastRenderedPageBreak/>
        <w:t xml:space="preserve">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w:t>
      </w:r>
      <w:r w:rsidR="00D01C65">
        <w:rPr>
          <w:rFonts w:cstheme="minorHAnsi"/>
        </w:rPr>
        <w:lastRenderedPageBreak/>
        <w:t xml:space="preserve">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3398F53" w:rsidR="00FE1D89" w:rsidRPr="005B75BF" w:rsidRDefault="00FE1D89" w:rsidP="00FE1D89">
      <w:pPr>
        <w:spacing w:line="480" w:lineRule="auto"/>
        <w:rPr>
          <w:rFonts w:cstheme="minorHAnsi"/>
        </w:rPr>
      </w:pPr>
      <w:commentRangeStart w:id="44"/>
      <w:r w:rsidRPr="0035605C">
        <w:rPr>
          <w:rFonts w:cstheme="minorHAnsi"/>
          <w:b/>
        </w:rPr>
        <w:lastRenderedPageBreak/>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commentRangeEnd w:id="44"/>
      <w:r w:rsidR="00195935">
        <w:rPr>
          <w:rStyle w:val="CommentReference"/>
        </w:rPr>
        <w:commentReference w:id="44"/>
      </w:r>
      <w:r w:rsidR="005B75BF">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6D23FC8B"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7D876FA" w:rsidR="00F14C7D" w:rsidRPr="00675944" w:rsidRDefault="00675944" w:rsidP="00675944">
      <w:r w:rsidRPr="001A1C36">
        <w:rPr>
          <w:b/>
          <w:bCs/>
        </w:rPr>
        <w:t xml:space="preserve">Figure N4.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 (Figure X5). Panel c is the gene models of the biosynthetic gene network, with the cluster 3 deletion indicated as a triangle.</w:t>
      </w: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0D1D388E" w:rsidR="00977D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xml:space="preserve">. Links between hotspots and co-expression networks are drawn according to the number of genes shared between them. Variable line weight represents the percent of hotspot target </w:t>
      </w:r>
      <w:r w:rsidRPr="0035605C">
        <w:rPr>
          <w:rFonts w:cstheme="minorHAnsi"/>
          <w:bCs/>
        </w:rPr>
        <w:lastRenderedPageBreak/>
        <w:t>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27D87FA6" w:rsidR="00347CCE" w:rsidRDefault="00347CCE"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commentRangeStart w:id="45"/>
      <w:r>
        <w:rPr>
          <w:rFonts w:cstheme="minorHAnsi"/>
          <w:b/>
          <w:bCs/>
        </w:rPr>
        <w:t>SUPPLEMENTAL FIGURE AND TABLE LEGENDS</w:t>
      </w:r>
      <w:commentRangeEnd w:id="45"/>
      <w:r w:rsidR="00195935">
        <w:rPr>
          <w:rStyle w:val="CommentReference"/>
        </w:rPr>
        <w:commentReference w:id="45"/>
      </w:r>
    </w:p>
    <w:p w14:paraId="30F9ABB5" w14:textId="77777777" w:rsidR="00334C3C" w:rsidRPr="00334C3C" w:rsidRDefault="00334C3C" w:rsidP="00334C3C">
      <w:pPr>
        <w:spacing w:after="0" w:line="240" w:lineRule="auto"/>
        <w:rPr>
          <w:rFonts w:cstheme="minorHAnsi"/>
          <w:b/>
          <w:bCs/>
        </w:rPr>
      </w:pPr>
    </w:p>
    <w:p w14:paraId="4657A0B4" w14:textId="3B0CB4E0" w:rsidR="00334C3C" w:rsidRPr="000E6510" w:rsidRDefault="00334C3C" w:rsidP="000E6510">
      <w:pPr>
        <w:spacing w:line="240" w:lineRule="auto"/>
        <w:rPr>
          <w:rFonts w:cstheme="minorHAnsi"/>
        </w:rPr>
      </w:pPr>
      <w:r w:rsidRPr="0035605C">
        <w:rPr>
          <w:rFonts w:cstheme="minorHAnsi"/>
          <w:b/>
        </w:rPr>
        <w:t xml:space="preserve">Table </w:t>
      </w:r>
      <w:r>
        <w:rPr>
          <w:rFonts w:cstheme="minorHAnsi"/>
          <w:b/>
        </w:rPr>
        <w:t>S</w:t>
      </w:r>
      <w:r w:rsidRPr="0035605C">
        <w:rPr>
          <w:rFonts w:cstheme="minorHAnsi"/>
          <w:b/>
        </w:rPr>
        <w:t>N2</w:t>
      </w:r>
      <w:r>
        <w:rPr>
          <w:rFonts w:cstheme="minorHAnsi"/>
          <w:b/>
        </w:rPr>
        <w:t>a</w:t>
      </w:r>
      <w:r w:rsidRPr="0035605C">
        <w:rPr>
          <w:rFonts w:cstheme="minorHAnsi"/>
          <w:b/>
        </w:rPr>
        <w:t xml:space="preserve">.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Pr>
          <w:rFonts w:cstheme="minorHAnsi"/>
          <w:b/>
        </w:rPr>
        <w:t>spots</w:t>
      </w:r>
      <w:r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0BF305E8" w:rsidR="00334C3C" w:rsidRPr="000E6510" w:rsidRDefault="00334C3C" w:rsidP="000E6510">
      <w:pPr>
        <w:spacing w:line="240" w:lineRule="auto"/>
        <w:rPr>
          <w:rFonts w:cstheme="minorHAnsi"/>
        </w:rPr>
      </w:pPr>
      <w:r>
        <w:rPr>
          <w:rFonts w:cstheme="minorHAnsi"/>
          <w:b/>
        </w:rPr>
        <w:t xml:space="preserve">Table SN2b. Functional summary of the </w:t>
      </w:r>
      <w:r w:rsidRPr="00334C3C">
        <w:rPr>
          <w:rFonts w:cstheme="minorHAnsi"/>
          <w:b/>
          <w:i/>
        </w:rPr>
        <w:t>B. cinerea</w:t>
      </w:r>
      <w:r>
        <w:rPr>
          <w:rFonts w:cstheme="minorHAnsi"/>
          <w:b/>
        </w:rPr>
        <w:t xml:space="preserve"> genetic targets of </w:t>
      </w:r>
      <w:r w:rsidRPr="00334C3C">
        <w:rPr>
          <w:rFonts w:cstheme="minorHAnsi"/>
          <w:b/>
          <w:i/>
        </w:rPr>
        <w:t>B. cinerea</w:t>
      </w:r>
      <w:r>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2EB8AE50" w:rsidR="00334C3C" w:rsidRDefault="00334C3C" w:rsidP="00796427">
      <w:pPr>
        <w:spacing w:line="240" w:lineRule="auto"/>
        <w:rPr>
          <w:rFonts w:cstheme="minorHAnsi"/>
          <w:b/>
        </w:rPr>
      </w:pPr>
      <w:r w:rsidRPr="0035605C">
        <w:rPr>
          <w:rFonts w:cstheme="minorHAnsi"/>
          <w:b/>
        </w:rPr>
        <w:t xml:space="preserve">Table </w:t>
      </w:r>
      <w:r>
        <w:rPr>
          <w:rFonts w:cstheme="minorHAnsi"/>
          <w:b/>
        </w:rPr>
        <w:t>S</w:t>
      </w:r>
      <w:r w:rsidRPr="0035605C">
        <w:rPr>
          <w:rFonts w:cstheme="minorHAnsi"/>
          <w:b/>
        </w:rPr>
        <w:t>N3</w:t>
      </w:r>
      <w:r>
        <w:rPr>
          <w:rFonts w:cstheme="minorHAnsi"/>
          <w:b/>
        </w:rPr>
        <w:t>a</w:t>
      </w:r>
      <w:r w:rsidRPr="0035605C">
        <w:rPr>
          <w:rFonts w:cstheme="minorHAnsi"/>
          <w:b/>
        </w:rPr>
        <w:t xml:space="preserve">.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Pr>
          <w:rFonts w:cstheme="minorHAnsi"/>
          <w:b/>
        </w:rPr>
        <w:t>spot</w:t>
      </w:r>
      <w:r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1099E80E" w:rsidR="00062301" w:rsidRPr="00334C3C" w:rsidRDefault="00334C3C" w:rsidP="00796427">
      <w:pPr>
        <w:spacing w:line="240" w:lineRule="auto"/>
        <w:rPr>
          <w:rFonts w:cstheme="minorHAnsi"/>
          <w:b/>
        </w:rPr>
      </w:pPr>
      <w:r>
        <w:rPr>
          <w:rFonts w:cstheme="minorHAnsi"/>
          <w:b/>
        </w:rPr>
        <w:t xml:space="preserve">Table SN3b. Gene ontology analysis of the </w:t>
      </w:r>
      <w:r w:rsidRPr="00334C3C">
        <w:rPr>
          <w:rFonts w:cstheme="minorHAnsi"/>
          <w:b/>
          <w:i/>
        </w:rPr>
        <w:t xml:space="preserve">A. thaliana </w:t>
      </w:r>
      <w:r>
        <w:rPr>
          <w:rFonts w:cstheme="minorHAnsi"/>
          <w:b/>
        </w:rPr>
        <w:t xml:space="preserve">genetic targets of </w:t>
      </w:r>
      <w:r w:rsidRPr="00334C3C">
        <w:rPr>
          <w:rFonts w:cstheme="minorHAnsi"/>
          <w:b/>
          <w:i/>
        </w:rPr>
        <w:t>B. cinerea</w:t>
      </w:r>
      <w:r>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7735BDE5" w:rsidR="0068388E" w:rsidRPr="00D57442" w:rsidRDefault="0068388E" w:rsidP="00347CCE">
      <w:r>
        <w:rPr>
          <w:b/>
        </w:rPr>
        <w:t xml:space="preserve">Figure SR1. Distribution of </w:t>
      </w:r>
      <w:r w:rsidR="00D57442">
        <w:rPr>
          <w:b/>
        </w:rPr>
        <w:t xml:space="preserve">p-values for SNP-transcript associations. </w:t>
      </w:r>
      <w:r w:rsidR="00D57442">
        <w:t>B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22FDD0CA" w:rsidR="002F5FCF" w:rsidRDefault="00347CCE" w:rsidP="00347CCE">
      <w:r w:rsidRPr="00FE0E2F">
        <w:rPr>
          <w:b/>
        </w:rPr>
        <w:t>Figure SR</w:t>
      </w:r>
      <w:r w:rsidR="0068388E">
        <w:rPr>
          <w:b/>
        </w:rPr>
        <w:t>2</w:t>
      </w:r>
      <w:r w:rsidRPr="00FE0E2F">
        <w:rPr>
          <w:b/>
        </w:rPr>
        <w:t xml:space="preserve">. </w:t>
      </w:r>
      <w:r w:rsidRPr="00FE0E2F">
        <w:rPr>
          <w:b/>
          <w:bCs/>
        </w:rPr>
        <w:t>Distance</w:t>
      </w:r>
      <w:r w:rsidRPr="0068108C">
        <w:rPr>
          <w:b/>
          <w:bCs/>
        </w:rPr>
        <w:t xml:space="preserve"> between tr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68CF04BA" w:rsidR="00347CCE" w:rsidRDefault="00347CCE" w:rsidP="00347CCE">
      <w:r w:rsidRPr="00FE0E2F">
        <w:rPr>
          <w:b/>
        </w:rPr>
        <w:t>Figure SR</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6792628" w:rsidR="00347CCE" w:rsidRPr="001A1C36" w:rsidRDefault="00347CCE" w:rsidP="00347CCE">
      <w:r w:rsidRPr="00FE0E2F">
        <w:rPr>
          <w:b/>
        </w:rPr>
        <w:t>Figure SR</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3908CC09" w:rsidR="00347CCE" w:rsidRDefault="00347CCE" w:rsidP="00347CCE">
      <w:r w:rsidRPr="00FE0E2F">
        <w:rPr>
          <w:b/>
        </w:rPr>
        <w:lastRenderedPageBreak/>
        <w:t>Figure SR</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03C8C870" w:rsidR="00347CCE" w:rsidRPr="00347CCE" w:rsidRDefault="00347CCE" w:rsidP="00347CCE">
      <w:r w:rsidRPr="00FE0E2F">
        <w:rPr>
          <w:b/>
        </w:rPr>
        <w:t>Figure SR</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lastRenderedPageBreak/>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lastRenderedPageBreak/>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lastRenderedPageBreak/>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6:52:00Z" w:initials="NS">
    <w:p w14:paraId="04A677B3" w14:textId="6C8633C8" w:rsidR="004342C7" w:rsidRDefault="004342C7">
      <w:pPr>
        <w:pStyle w:val="CommentText"/>
      </w:pPr>
      <w:r>
        <w:rPr>
          <w:rStyle w:val="CommentReference"/>
        </w:rPr>
        <w:annotationRef/>
      </w:r>
      <w:r>
        <w:t>CITE</w:t>
      </w:r>
    </w:p>
  </w:comment>
  <w:comment w:id="1" w:author="Daniel James Kliebenstein" w:date="2019-03-04T16:52:00Z" w:initials="DJK">
    <w:p w14:paraId="6ED80A6D" w14:textId="2A393FAD" w:rsidR="004342C7" w:rsidRDefault="004342C7">
      <w:pPr>
        <w:pStyle w:val="CommentText"/>
      </w:pPr>
      <w:r>
        <w:rPr>
          <w:rStyle w:val="CommentReference"/>
        </w:rPr>
        <w:annotationRef/>
      </w:r>
      <w:r>
        <w:t>Hesitant on going to symbiote when you are talking pathogens. Keep microbe.</w:t>
      </w:r>
    </w:p>
  </w:comment>
  <w:comment w:id="2" w:author="N S" w:date="2019-03-04T16:52:00Z" w:initials="NS">
    <w:p w14:paraId="7722CD11" w14:textId="452F9510" w:rsidR="004342C7" w:rsidRDefault="004342C7">
      <w:pPr>
        <w:pStyle w:val="CommentText"/>
      </w:pPr>
      <w:r>
        <w:rPr>
          <w:rStyle w:val="CommentReference"/>
        </w:rPr>
        <w:annotationRef/>
      </w:r>
      <w:r>
        <w:t>CITE</w:t>
      </w:r>
    </w:p>
  </w:comment>
  <w:comment w:id="3" w:author="N S" w:date="2019-03-04T16:52:00Z" w:initials="NS">
    <w:p w14:paraId="29BB3AA0" w14:textId="23D49ACD" w:rsidR="004342C7" w:rsidRDefault="004342C7">
      <w:pPr>
        <w:pStyle w:val="CommentText"/>
      </w:pPr>
      <w:r>
        <w:rPr>
          <w:rStyle w:val="CommentReference"/>
        </w:rPr>
        <w:annotationRef/>
      </w:r>
      <w:r>
        <w:t>CITE</w:t>
      </w:r>
    </w:p>
  </w:comment>
  <w:comment w:id="6" w:author="Daniel James Kliebenstein" w:date="2019-03-04T16:52:00Z" w:initials="DJK">
    <w:p w14:paraId="7EB2DE35" w14:textId="0989F0E1" w:rsidR="004342C7" w:rsidRDefault="004342C7">
      <w:pPr>
        <w:pStyle w:val="CommentText"/>
      </w:pPr>
      <w:r>
        <w:rPr>
          <w:rStyle w:val="CommentReference"/>
        </w:rPr>
        <w:annotationRef/>
      </w:r>
      <w:r>
        <w:t>Make sure that you have parsed only pathogen studies here</w:t>
      </w:r>
    </w:p>
  </w:comment>
  <w:comment w:id="9" w:author="Daniel James Kliebenstein" w:date="2019-03-04T16:52:00Z" w:initials="DJK">
    <w:p w14:paraId="5D0C1C0B" w14:textId="78D249E9" w:rsidR="004342C7" w:rsidRDefault="004342C7">
      <w:pPr>
        <w:pStyle w:val="CommentText"/>
      </w:pPr>
      <w:r>
        <w:rPr>
          <w:rStyle w:val="CommentReference"/>
        </w:rPr>
        <w:annotationRef/>
      </w:r>
      <w:r>
        <w:t>Can we say that your tomato paper says it may be more balanced?</w:t>
      </w:r>
    </w:p>
  </w:comment>
  <w:comment w:id="12" w:author="N S" w:date="2019-03-04T16:52:00Z" w:initials="NS">
    <w:p w14:paraId="42B93B70" w14:textId="139F3676" w:rsidR="004342C7" w:rsidRDefault="004342C7">
      <w:pPr>
        <w:pStyle w:val="CommentText"/>
      </w:pPr>
      <w:r>
        <w:rPr>
          <w:rStyle w:val="CommentReference"/>
        </w:rPr>
        <w:annotationRef/>
      </w:r>
      <w:r>
        <w:t>CITE</w:t>
      </w:r>
    </w:p>
  </w:comment>
  <w:comment w:id="13" w:author="N S" w:date="2019-03-04T17:09:00Z" w:initials="NS">
    <w:p w14:paraId="69D57C7A" w14:textId="4A903E16" w:rsidR="004342C7" w:rsidRDefault="004342C7">
      <w:pPr>
        <w:pStyle w:val="CommentText"/>
      </w:pPr>
      <w:r>
        <w:rPr>
          <w:rStyle w:val="CommentReference"/>
        </w:rPr>
        <w:annotationRef/>
      </w:r>
      <w:r>
        <w:t>CITE</w:t>
      </w:r>
    </w:p>
  </w:comment>
  <w:comment w:id="15" w:author="Dan Kliebenstein" w:date="2019-03-04T16:52:00Z" w:initials="DK">
    <w:p w14:paraId="5F61B9A4" w14:textId="5D9D6053" w:rsidR="004342C7" w:rsidRDefault="004342C7">
      <w:pPr>
        <w:pStyle w:val="CommentText"/>
      </w:pPr>
      <w:r>
        <w:rPr>
          <w:rStyle w:val="CommentReference"/>
        </w:rPr>
        <w:annotationRef/>
      </w:r>
      <w:r>
        <w:t>We should probably report the median and have some form of histogram.</w:t>
      </w:r>
    </w:p>
  </w:comment>
  <w:comment w:id="23" w:author="Dan Kliebenstein" w:date="2019-03-04T16:52:00Z" w:initials="DK">
    <w:p w14:paraId="2A6D10E1" w14:textId="695FF93B" w:rsidR="004342C7" w:rsidRDefault="004342C7">
      <w:pPr>
        <w:pStyle w:val="CommentText"/>
      </w:pPr>
      <w:r>
        <w:rPr>
          <w:rStyle w:val="CommentReference"/>
        </w:rPr>
        <w:annotationRef/>
      </w:r>
      <w:r>
        <w:t>Have you gone through to see if there are any SNPs with crazy p-values?</w:t>
      </w:r>
    </w:p>
  </w:comment>
  <w:comment w:id="24" w:author="N S" w:date="2019-03-05T22:23:00Z" w:initials="NS">
    <w:p w14:paraId="6424A1F9" w14:textId="77D25539" w:rsidR="0068388E" w:rsidRDefault="0068388E">
      <w:pPr>
        <w:pStyle w:val="CommentText"/>
      </w:pPr>
      <w:r>
        <w:rPr>
          <w:rStyle w:val="CommentReference"/>
        </w:rPr>
        <w:annotationRef/>
      </w:r>
      <w:r>
        <w:t>Yes… don’t see any. How to quantify/ show?</w:t>
      </w:r>
    </w:p>
  </w:comment>
  <w:comment w:id="14" w:author="N S" w:date="2019-03-04T16:52:00Z" w:initials="NS">
    <w:p w14:paraId="4FFF0A40" w14:textId="33E55F87" w:rsidR="004342C7" w:rsidRDefault="004342C7">
      <w:pPr>
        <w:pStyle w:val="CommentText"/>
      </w:pPr>
      <w:r>
        <w:rPr>
          <w:rStyle w:val="CommentReference"/>
        </w:rPr>
        <w:annotationRef/>
      </w:r>
      <w:r w:rsidR="00BE723C">
        <w:t>In progress on Linux</w:t>
      </w:r>
      <w:r>
        <w:t xml:space="preserve"> </w:t>
      </w:r>
    </w:p>
  </w:comment>
  <w:comment w:id="25" w:author="N S" w:date="2019-03-04T16:52:00Z" w:initials="NS">
    <w:p w14:paraId="17306648" w14:textId="5E6F6351" w:rsidR="004342C7" w:rsidRDefault="004342C7">
      <w:pPr>
        <w:pStyle w:val="CommentText"/>
      </w:pPr>
      <w:r>
        <w:rPr>
          <w:rStyle w:val="CommentReference"/>
        </w:rPr>
        <w:annotationRef/>
      </w:r>
      <w:r>
        <w:t>Review this statement after added analysis above</w:t>
      </w:r>
    </w:p>
  </w:comment>
  <w:comment w:id="26" w:author="Dan Kliebenstein" w:date="2019-03-04T16:52:00Z" w:initials="DK">
    <w:p w14:paraId="1FAC2195" w14:textId="029A5546" w:rsidR="004342C7" w:rsidRDefault="004342C7">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27" w:author="N S" w:date="2019-03-04T16:52:00Z" w:initials="NS">
    <w:p w14:paraId="59D1A87C" w14:textId="79580344" w:rsidR="004342C7" w:rsidRDefault="004342C7">
      <w:pPr>
        <w:pStyle w:val="CommentText"/>
      </w:pPr>
      <w:r>
        <w:rPr>
          <w:rStyle w:val="CommentReference"/>
        </w:rPr>
        <w:annotationRef/>
      </w:r>
      <w:r>
        <w:t>Lit search in progress</w:t>
      </w:r>
    </w:p>
  </w:comment>
  <w:comment w:id="30" w:author="Daniel James Kliebenstein" w:date="2019-03-04T16:52:00Z" w:initials="DJK">
    <w:p w14:paraId="23F57373" w14:textId="50AD205B" w:rsidR="004342C7" w:rsidRDefault="004342C7">
      <w:pPr>
        <w:pStyle w:val="CommentText"/>
      </w:pPr>
      <w:r>
        <w:rPr>
          <w:rStyle w:val="CommentReference"/>
        </w:rPr>
        <w:annotationRef/>
      </w:r>
      <w:r>
        <w:t>How was this determined. A sentence before this one would be good.</w:t>
      </w:r>
    </w:p>
  </w:comment>
  <w:comment w:id="33" w:author="Daniel James Kliebenstein" w:date="2019-03-04T16:52:00Z" w:initials="DJK">
    <w:p w14:paraId="16F1E973" w14:textId="7D64ED6D" w:rsidR="004342C7" w:rsidRDefault="004342C7">
      <w:pPr>
        <w:pStyle w:val="CommentText"/>
      </w:pPr>
      <w:r>
        <w:rPr>
          <w:rStyle w:val="CommentReference"/>
        </w:rPr>
        <w:annotationRef/>
      </w:r>
      <w:r>
        <w:t>Did you not test the others?</w:t>
      </w:r>
    </w:p>
  </w:comment>
  <w:comment w:id="34" w:author="N S" w:date="2019-03-07T15:18:00Z" w:initials="NS">
    <w:p w14:paraId="49A14B22" w14:textId="4B783C92" w:rsidR="00436252" w:rsidRDefault="00436252">
      <w:pPr>
        <w:pStyle w:val="CommentText"/>
      </w:pPr>
      <w:r>
        <w:rPr>
          <w:rStyle w:val="CommentReference"/>
        </w:rPr>
        <w:annotationRef/>
      </w:r>
      <w:r>
        <w:t>Didn’t find links to the others</w:t>
      </w:r>
    </w:p>
  </w:comment>
  <w:comment w:id="35" w:author="Daniel James Kliebenstein" w:date="2019-03-04T16:52:00Z" w:initials="DJK">
    <w:p w14:paraId="4FCADDD6" w14:textId="0287E1BE" w:rsidR="004342C7" w:rsidRDefault="004342C7">
      <w:pPr>
        <w:pStyle w:val="CommentText"/>
      </w:pPr>
      <w:r>
        <w:rPr>
          <w:rStyle w:val="CommentReference"/>
        </w:rPr>
        <w:annotationRef/>
      </w:r>
      <w:r>
        <w:t>Make sure to look at the supplementals as they may be in the Col- data in Atwell et al.</w:t>
      </w:r>
    </w:p>
  </w:comment>
  <w:comment w:id="38" w:author="Daniel James Kliebenstein" w:date="2019-03-04T16:52:00Z" w:initials="DJK">
    <w:p w14:paraId="7EB49C74" w14:textId="5BF34F43" w:rsidR="004342C7" w:rsidRDefault="004342C7">
      <w:pPr>
        <w:pStyle w:val="CommentText"/>
      </w:pPr>
      <w:r>
        <w:rPr>
          <w:rStyle w:val="CommentReference"/>
        </w:rPr>
        <w:annotationRef/>
      </w:r>
      <w:r>
        <w:t>Could you give me two sentences that say what you are trying to do in this section? It seems like it is trying to do more than one thing.</w:t>
      </w:r>
    </w:p>
  </w:comment>
  <w:comment w:id="39" w:author="N S" w:date="2019-03-07T14:59:00Z" w:initials="NS">
    <w:p w14:paraId="27E0D6F1" w14:textId="475B450B" w:rsidR="00A144FB" w:rsidRDefault="00A144FB">
      <w:pPr>
        <w:pStyle w:val="CommentText"/>
      </w:pPr>
      <w:r>
        <w:rPr>
          <w:rStyle w:val="CommentReference"/>
        </w:rPr>
        <w:annotationRef/>
      </w:r>
      <w:r>
        <w:t>Robustness of the pathogen-host links</w:t>
      </w:r>
    </w:p>
  </w:comment>
  <w:comment w:id="42" w:author="Daniel James Kliebenstein" w:date="2019-03-04T16:52:00Z" w:initials="DJK">
    <w:p w14:paraId="147CFD07" w14:textId="262BF076" w:rsidR="004342C7" w:rsidRDefault="004342C7">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43" w:author="N S" w:date="2019-03-07T15:48:00Z" w:initials="NS">
    <w:p w14:paraId="645D96E5" w14:textId="53E26B67" w:rsidR="009635E6" w:rsidRDefault="009635E6">
      <w:pPr>
        <w:pStyle w:val="CommentText"/>
      </w:pPr>
      <w:r>
        <w:rPr>
          <w:rStyle w:val="CommentReference"/>
        </w:rPr>
        <w:annotationRef/>
      </w:r>
      <w:r>
        <w:t>Evaluate what is novel in this section… clarify that point</w:t>
      </w:r>
    </w:p>
  </w:comment>
  <w:comment w:id="44" w:author="N S" w:date="2019-03-05T13:48:00Z" w:initials="NS">
    <w:p w14:paraId="7DAF24F3" w14:textId="28462372" w:rsidR="00195935" w:rsidRDefault="00195935">
      <w:pPr>
        <w:pStyle w:val="CommentText"/>
      </w:pPr>
      <w:r>
        <w:rPr>
          <w:rStyle w:val="CommentReference"/>
        </w:rPr>
        <w:annotationRef/>
      </w:r>
      <w:r>
        <w:t>Write caption</w:t>
      </w:r>
    </w:p>
  </w:comment>
  <w:comment w:id="45" w:author="N S" w:date="2019-03-05T13:48:00Z" w:initials="NS">
    <w:p w14:paraId="25CA8BE1" w14:textId="4CA15A1D" w:rsidR="00195935" w:rsidRDefault="00195935">
      <w:pPr>
        <w:pStyle w:val="CommentText"/>
      </w:pPr>
      <w:r>
        <w:rPr>
          <w:rStyle w:val="CommentReference"/>
        </w:rPr>
        <w:annotationRef/>
      </w:r>
      <w:r>
        <w:t>Writ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677B3" w15:done="0"/>
  <w15:commentEx w15:paraId="6ED80A6D" w15:done="0"/>
  <w15:commentEx w15:paraId="7722CD11" w15:done="0"/>
  <w15:commentEx w15:paraId="29BB3AA0" w15:done="0"/>
  <w15:commentEx w15:paraId="7EB2DE35" w15:done="0"/>
  <w15:commentEx w15:paraId="5D0C1C0B" w15:done="0"/>
  <w15:commentEx w15:paraId="42B93B70" w15:done="0"/>
  <w15:commentEx w15:paraId="69D57C7A" w15:done="0"/>
  <w15:commentEx w15:paraId="5F61B9A4" w15:done="0"/>
  <w15:commentEx w15:paraId="2A6D10E1" w15:done="0"/>
  <w15:commentEx w15:paraId="6424A1F9" w15:paraIdParent="2A6D10E1" w15:done="0"/>
  <w15:commentEx w15:paraId="4FFF0A40" w15:done="0"/>
  <w15:commentEx w15:paraId="17306648" w15:done="0"/>
  <w15:commentEx w15:paraId="1FAC2195" w15:done="0"/>
  <w15:commentEx w15:paraId="59D1A87C" w15:paraIdParent="1FAC2195" w15:done="0"/>
  <w15:commentEx w15:paraId="23F57373" w15:done="0"/>
  <w15:commentEx w15:paraId="16F1E973" w15:done="0"/>
  <w15:commentEx w15:paraId="49A14B22" w15:paraIdParent="16F1E973" w15:done="0"/>
  <w15:commentEx w15:paraId="4FCADDD6" w15:done="0"/>
  <w15:commentEx w15:paraId="7EB49C74" w15:done="0"/>
  <w15:commentEx w15:paraId="27E0D6F1" w15:done="0"/>
  <w15:commentEx w15:paraId="147CFD07" w15:done="0"/>
  <w15:commentEx w15:paraId="645D96E5" w15:done="0"/>
  <w15:commentEx w15:paraId="7DAF24F3" w15:done="0"/>
  <w15:commentEx w15:paraId="25CA8B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677B3" w16cid:durableId="20214E7B"/>
  <w16cid:commentId w16cid:paraId="6ED80A6D" w16cid:durableId="20277AFD"/>
  <w16cid:commentId w16cid:paraId="7722CD11" w16cid:durableId="202273E1"/>
  <w16cid:commentId w16cid:paraId="29BB3AA0" w16cid:durableId="20214F70"/>
  <w16cid:commentId w16cid:paraId="7EB2DE35" w16cid:durableId="20277B00"/>
  <w16cid:commentId w16cid:paraId="5D0C1C0B" w16cid:durableId="20277B01"/>
  <w16cid:commentId w16cid:paraId="42B93B70" w16cid:durableId="2028CB17"/>
  <w16cid:commentId w16cid:paraId="69D57C7A" w16cid:durableId="2027DA5B"/>
  <w16cid:commentId w16cid:paraId="5F61B9A4" w16cid:durableId="2020D5ED"/>
  <w16cid:commentId w16cid:paraId="2A6D10E1" w16cid:durableId="2020D5EE"/>
  <w16cid:commentId w16cid:paraId="6424A1F9" w16cid:durableId="20297557"/>
  <w16cid:commentId w16cid:paraId="4FFF0A40" w16cid:durableId="20222B03"/>
  <w16cid:commentId w16cid:paraId="17306648" w16cid:durableId="2023C143"/>
  <w16cid:commentId w16cid:paraId="1FAC2195" w16cid:durableId="2020D5EF"/>
  <w16cid:commentId w16cid:paraId="59D1A87C" w16cid:durableId="20223ED7"/>
  <w16cid:commentId w16cid:paraId="23F57373" w16cid:durableId="20277B0C"/>
  <w16cid:commentId w16cid:paraId="16F1E973" w16cid:durableId="20277B0D"/>
  <w16cid:commentId w16cid:paraId="49A14B22" w16cid:durableId="202BB4C0"/>
  <w16cid:commentId w16cid:paraId="4FCADDD6" w16cid:durableId="20277B10"/>
  <w16cid:commentId w16cid:paraId="7EB49C74" w16cid:durableId="20277B11"/>
  <w16cid:commentId w16cid:paraId="27E0D6F1" w16cid:durableId="202BB03E"/>
  <w16cid:commentId w16cid:paraId="147CFD07" w16cid:durableId="20277B13"/>
  <w16cid:commentId w16cid:paraId="645D96E5" w16cid:durableId="202BBBD4"/>
  <w16cid:commentId w16cid:paraId="7DAF24F3" w16cid:durableId="2028FCA2"/>
  <w16cid:commentId w16cid:paraId="25CA8BE1" w16cid:durableId="2028FC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84E89D" w14:textId="77777777" w:rsidR="00750D3A" w:rsidRDefault="00750D3A" w:rsidP="00A172A7">
      <w:pPr>
        <w:spacing w:after="0" w:line="240" w:lineRule="auto"/>
      </w:pPr>
      <w:r>
        <w:separator/>
      </w:r>
    </w:p>
  </w:endnote>
  <w:endnote w:type="continuationSeparator" w:id="0">
    <w:p w14:paraId="7738E02E" w14:textId="77777777" w:rsidR="00750D3A" w:rsidRDefault="00750D3A"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7516A3" w14:textId="77777777" w:rsidR="00750D3A" w:rsidRDefault="00750D3A" w:rsidP="00A172A7">
      <w:pPr>
        <w:spacing w:after="0" w:line="240" w:lineRule="auto"/>
      </w:pPr>
      <w:r>
        <w:separator/>
      </w:r>
    </w:p>
  </w:footnote>
  <w:footnote w:type="continuationSeparator" w:id="0">
    <w:p w14:paraId="67FFAAE3" w14:textId="77777777" w:rsidR="00750D3A" w:rsidRDefault="00750D3A"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2100C"/>
    <w:rsid w:val="00030607"/>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6131"/>
    <w:rsid w:val="000E0626"/>
    <w:rsid w:val="000E2F98"/>
    <w:rsid w:val="000E6510"/>
    <w:rsid w:val="000E7AB7"/>
    <w:rsid w:val="000F0FFF"/>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0A39"/>
    <w:rsid w:val="0015276C"/>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A0C27"/>
    <w:rsid w:val="001A6AED"/>
    <w:rsid w:val="001A7FD2"/>
    <w:rsid w:val="001B4E15"/>
    <w:rsid w:val="001B7499"/>
    <w:rsid w:val="001C0419"/>
    <w:rsid w:val="001C0CBE"/>
    <w:rsid w:val="001C1076"/>
    <w:rsid w:val="001C6224"/>
    <w:rsid w:val="001C63B0"/>
    <w:rsid w:val="001C68B4"/>
    <w:rsid w:val="001C7116"/>
    <w:rsid w:val="001D4B3B"/>
    <w:rsid w:val="001D51FB"/>
    <w:rsid w:val="001E2EAC"/>
    <w:rsid w:val="001E4CEC"/>
    <w:rsid w:val="001E5698"/>
    <w:rsid w:val="001F0497"/>
    <w:rsid w:val="001F12EE"/>
    <w:rsid w:val="001F5026"/>
    <w:rsid w:val="001F7B6F"/>
    <w:rsid w:val="0020139F"/>
    <w:rsid w:val="002027E8"/>
    <w:rsid w:val="00202F91"/>
    <w:rsid w:val="00206428"/>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F32EE"/>
    <w:rsid w:val="003F6BDD"/>
    <w:rsid w:val="004010D9"/>
    <w:rsid w:val="00402152"/>
    <w:rsid w:val="00410480"/>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3A02"/>
    <w:rsid w:val="00484B9E"/>
    <w:rsid w:val="00487CE7"/>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A7B03"/>
    <w:rsid w:val="005B2B5E"/>
    <w:rsid w:val="005B68C4"/>
    <w:rsid w:val="005B75BF"/>
    <w:rsid w:val="005C21BE"/>
    <w:rsid w:val="005C79A7"/>
    <w:rsid w:val="005E495D"/>
    <w:rsid w:val="005E5DC0"/>
    <w:rsid w:val="005F39E2"/>
    <w:rsid w:val="005F79A4"/>
    <w:rsid w:val="00602201"/>
    <w:rsid w:val="006110D0"/>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3A53"/>
    <w:rsid w:val="006B2BE6"/>
    <w:rsid w:val="006B7582"/>
    <w:rsid w:val="006C1945"/>
    <w:rsid w:val="006C2ED9"/>
    <w:rsid w:val="006C45FC"/>
    <w:rsid w:val="006C46C0"/>
    <w:rsid w:val="006C6718"/>
    <w:rsid w:val="006D6123"/>
    <w:rsid w:val="006E099F"/>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0D3A"/>
    <w:rsid w:val="00751D64"/>
    <w:rsid w:val="00757D43"/>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2B81"/>
    <w:rsid w:val="007B6F5F"/>
    <w:rsid w:val="007C1379"/>
    <w:rsid w:val="007C14AC"/>
    <w:rsid w:val="007C52CB"/>
    <w:rsid w:val="007C6B5E"/>
    <w:rsid w:val="007C7977"/>
    <w:rsid w:val="007C7988"/>
    <w:rsid w:val="007D1A48"/>
    <w:rsid w:val="007D3FBA"/>
    <w:rsid w:val="007D4071"/>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1B74"/>
    <w:rsid w:val="008A4375"/>
    <w:rsid w:val="008A45D6"/>
    <w:rsid w:val="008A497C"/>
    <w:rsid w:val="008B351C"/>
    <w:rsid w:val="008B3D51"/>
    <w:rsid w:val="008B54BA"/>
    <w:rsid w:val="008B741A"/>
    <w:rsid w:val="008C4A17"/>
    <w:rsid w:val="008C5606"/>
    <w:rsid w:val="008C6356"/>
    <w:rsid w:val="008C6FF7"/>
    <w:rsid w:val="008C760F"/>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52DF"/>
    <w:rsid w:val="00A76CE3"/>
    <w:rsid w:val="00A77220"/>
    <w:rsid w:val="00A7785E"/>
    <w:rsid w:val="00A868C8"/>
    <w:rsid w:val="00A94D42"/>
    <w:rsid w:val="00A951A2"/>
    <w:rsid w:val="00A95360"/>
    <w:rsid w:val="00AA3B21"/>
    <w:rsid w:val="00AA7054"/>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78F1"/>
    <w:rsid w:val="00BA1057"/>
    <w:rsid w:val="00BA3FF8"/>
    <w:rsid w:val="00BA4BCB"/>
    <w:rsid w:val="00BB4253"/>
    <w:rsid w:val="00BB642E"/>
    <w:rsid w:val="00BC11F3"/>
    <w:rsid w:val="00BC74B3"/>
    <w:rsid w:val="00BD10FC"/>
    <w:rsid w:val="00BD4288"/>
    <w:rsid w:val="00BE01EB"/>
    <w:rsid w:val="00BE57D1"/>
    <w:rsid w:val="00BE69F1"/>
    <w:rsid w:val="00BE6F5A"/>
    <w:rsid w:val="00BE723C"/>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3B37"/>
    <w:rsid w:val="00C846DD"/>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7467A"/>
    <w:rsid w:val="00E7776B"/>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AC7"/>
    <w:rsid w:val="00EF3DF5"/>
    <w:rsid w:val="00EF70D2"/>
    <w:rsid w:val="00EF7CD1"/>
    <w:rsid w:val="00F0412C"/>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7572A"/>
    <w:rsid w:val="00F828DB"/>
    <w:rsid w:val="00F85ACF"/>
    <w:rsid w:val="00F85CC3"/>
    <w:rsid w:val="00F87749"/>
    <w:rsid w:val="00F93990"/>
    <w:rsid w:val="00F93A7E"/>
    <w:rsid w:val="00F964BC"/>
    <w:rsid w:val="00FA1B11"/>
    <w:rsid w:val="00FA26B4"/>
    <w:rsid w:val="00FA464C"/>
    <w:rsid w:val="00FA56B3"/>
    <w:rsid w:val="00FB08CE"/>
    <w:rsid w:val="00FB1F8B"/>
    <w:rsid w:val="00FB329B"/>
    <w:rsid w:val="00FC0584"/>
    <w:rsid w:val="00FC13F0"/>
    <w:rsid w:val="00FC392D"/>
    <w:rsid w:val="00FC434C"/>
    <w:rsid w:val="00FD40CE"/>
    <w:rsid w:val="00FD5BFB"/>
    <w:rsid w:val="00FE1D89"/>
    <w:rsid w:val="00FE699F"/>
    <w:rsid w:val="00FE6D4B"/>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BC6933-59DF-4183-A00B-E7752B9A30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1</TotalTime>
  <Pages>27</Pages>
  <Words>15275</Words>
  <Characters>87070</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02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59</cp:revision>
  <dcterms:created xsi:type="dcterms:W3CDTF">2019-03-04T18:23:00Z</dcterms:created>
  <dcterms:modified xsi:type="dcterms:W3CDTF">2019-03-07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